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838A0" w:rsidRPr="006B32ED" w:rsidRDefault="00E838A0" w:rsidP="00E838A0">
      <w:bookmarkStart w:id="0" w:name="_GoBack"/>
      <w:bookmarkEnd w:id="0"/>
      <w:r w:rsidRPr="00557D47">
        <w:rPr>
          <w:b/>
        </w:rPr>
        <w:t>Table S2.</w:t>
      </w:r>
      <w:r w:rsidRPr="006B32ED">
        <w:t xml:space="preserve"> </w:t>
      </w:r>
      <w:r>
        <w:t xml:space="preserve"> </w:t>
      </w:r>
      <w:r w:rsidRPr="006B32ED">
        <w:t xml:space="preserve">Primers used for </w:t>
      </w:r>
      <w:proofErr w:type="spellStart"/>
      <w:r w:rsidRPr="006B32ED">
        <w:t>qRT</w:t>
      </w:r>
      <w:proofErr w:type="spellEnd"/>
      <w:r w:rsidRPr="006B32ED">
        <w:t>-PCR analysis</w:t>
      </w:r>
    </w:p>
    <w:tbl>
      <w:tblPr>
        <w:tblW w:w="9591" w:type="dxa"/>
        <w:jc w:val="center"/>
        <w:tblBorders>
          <w:top w:val="single" w:sz="12" w:space="0" w:color="000000"/>
          <w:bottom w:val="single" w:sz="12" w:space="0" w:color="000000"/>
        </w:tblBorders>
        <w:tblLayout w:type="fixed"/>
        <w:tblLook w:val="0020" w:firstRow="1" w:lastRow="0" w:firstColumn="0" w:lastColumn="0" w:noHBand="0" w:noVBand="0"/>
      </w:tblPr>
      <w:tblGrid>
        <w:gridCol w:w="1646"/>
        <w:gridCol w:w="6390"/>
        <w:gridCol w:w="1319"/>
        <w:gridCol w:w="236"/>
      </w:tblGrid>
      <w:tr w:rsidR="00C055E5" w:rsidRPr="00557D47" w:rsidTr="005119AD">
        <w:trPr>
          <w:jc w:val="center"/>
        </w:trPr>
        <w:tc>
          <w:tcPr>
            <w:tcW w:w="1646" w:type="dxa"/>
            <w:tcBorders>
              <w:bottom w:val="single" w:sz="6" w:space="0" w:color="000000"/>
            </w:tcBorders>
            <w:shd w:val="clear" w:color="auto" w:fill="auto"/>
          </w:tcPr>
          <w:p w:rsidR="00C055E5" w:rsidRPr="00557D47" w:rsidRDefault="00C055E5" w:rsidP="005119AD">
            <w:pPr>
              <w:rPr>
                <w:b/>
                <w:iCs/>
              </w:rPr>
            </w:pPr>
            <w:r w:rsidRPr="00557D47">
              <w:rPr>
                <w:b/>
                <w:iCs/>
              </w:rPr>
              <w:t>Name</w:t>
            </w:r>
          </w:p>
        </w:tc>
        <w:tc>
          <w:tcPr>
            <w:tcW w:w="6390" w:type="dxa"/>
            <w:tcBorders>
              <w:bottom w:val="single" w:sz="6" w:space="0" w:color="000000"/>
            </w:tcBorders>
            <w:shd w:val="clear" w:color="auto" w:fill="auto"/>
          </w:tcPr>
          <w:p w:rsidR="00C055E5" w:rsidRPr="00557D47" w:rsidRDefault="00C055E5" w:rsidP="005119AD">
            <w:pPr>
              <w:rPr>
                <w:b/>
                <w:iCs/>
              </w:rPr>
            </w:pPr>
            <w:r w:rsidRPr="00557D47">
              <w:rPr>
                <w:b/>
                <w:iCs/>
              </w:rPr>
              <w:t>Sequence (5’ – 3’)</w:t>
            </w:r>
          </w:p>
        </w:tc>
        <w:tc>
          <w:tcPr>
            <w:tcW w:w="1319" w:type="dxa"/>
            <w:tcBorders>
              <w:bottom w:val="single" w:sz="6" w:space="0" w:color="000000"/>
            </w:tcBorders>
          </w:tcPr>
          <w:p w:rsidR="00C055E5" w:rsidRPr="00557D47" w:rsidRDefault="00C055E5" w:rsidP="005119AD">
            <w:pPr>
              <w:rPr>
                <w:b/>
                <w:iCs/>
              </w:rPr>
            </w:pPr>
            <w:r w:rsidRPr="00557D47">
              <w:rPr>
                <w:b/>
                <w:iCs/>
              </w:rPr>
              <w:t>Source</w:t>
            </w:r>
          </w:p>
        </w:tc>
        <w:tc>
          <w:tcPr>
            <w:tcW w:w="236" w:type="dxa"/>
            <w:tcBorders>
              <w:bottom w:val="single" w:sz="6" w:space="0" w:color="000000"/>
            </w:tcBorders>
          </w:tcPr>
          <w:p w:rsidR="00C055E5" w:rsidRPr="00557D47" w:rsidRDefault="00C055E5" w:rsidP="005119AD">
            <w:pPr>
              <w:jc w:val="center"/>
              <w:rPr>
                <w:b/>
                <w:iCs/>
              </w:rPr>
            </w:pPr>
          </w:p>
        </w:tc>
      </w:tr>
    </w:tbl>
    <w:tbl>
      <w:tblPr>
        <w:tblStyle w:val="TableGrid"/>
        <w:tblW w:w="0" w:type="auto"/>
        <w:tblLayout w:type="fixed"/>
        <w:tblLook w:val="0620" w:firstRow="1" w:lastRow="0" w:firstColumn="0" w:lastColumn="0" w:noHBand="1" w:noVBand="1"/>
      </w:tblPr>
      <w:tblGrid>
        <w:gridCol w:w="1345"/>
        <w:gridCol w:w="6683"/>
        <w:gridCol w:w="1530"/>
      </w:tblGrid>
      <w:tr w:rsidR="00E838A0" w:rsidRPr="00420780" w:rsidTr="00E838A0">
        <w:trPr>
          <w:trHeight w:val="257"/>
        </w:trPr>
        <w:tc>
          <w:tcPr>
            <w:tcW w:w="13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qRT1040F</w:t>
            </w:r>
          </w:p>
        </w:tc>
        <w:tc>
          <w:tcPr>
            <w:tcW w:w="668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TAGTGATTGCACAGCACACG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qRT1040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CACACTGTCGAAGGCCTGT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qRT1107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GTCTGGAAAACGAAGGGTT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qRT1107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GTCGCACTCAGACTTCAAC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A42F1D">
              <w:t>qRT</w:t>
            </w:r>
            <w:r>
              <w:t>1038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GTGTAGTACTGGCGGTTGAAGATG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A42F1D">
              <w:t>qRT</w:t>
            </w:r>
            <w:r>
              <w:t>1038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CTTAATTTCGACAGCGCCTTCCAG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039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AGCGACTCAACTCTGCGAGAA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039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ATTTGCCGGAGCCCTTGAAATAG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04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GTTTGATCAGGAATGCTGCACCG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04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TCAAACGATCATCAGTGACCTGC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05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GAAGGTCCAGTCATTCCAGCTGA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05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CAACGATCAAGCGCCAGAAAGTG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06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ATCGAAGAAGGCTTCACCCTGGT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</w:t>
            </w:r>
            <w:r>
              <w:t>T1106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GTTGTTCAGCTTCAGCAATCTGC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1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ACAACGGCACAATGGTCTTCAACG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1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TCGAATCGGCTTTCGCTCGATAC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2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TGACACTGAACTTGCCCTTCTGG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2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TAACCGGTTGTTTGTTGCCAAGGG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3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AGACGTTCACCGATTCGCAGGTA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3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AACTTCCACGGTCGCATTGGTTT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4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CACCTGTATGTGCTTGAGATACC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8752D8">
              <w:t>qRT</w:t>
            </w:r>
            <w:r>
              <w:t>1134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TCATGAGTCAGTGTCCACAGC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blPrEx>
          <w:tblLook w:val="04A0" w:firstRow="1" w:lastRow="0" w:firstColumn="1" w:lastColumn="0" w:noHBand="0" w:noVBand="1"/>
        </w:tblPrEx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pPr>
              <w:jc w:val="center"/>
            </w:pPr>
            <w:r>
              <w:t>qRT0362F</w:t>
            </w:r>
          </w:p>
          <w:p w:rsidR="00E838A0" w:rsidRDefault="00E838A0" w:rsidP="005119AD">
            <w:pPr>
              <w:jc w:val="center"/>
            </w:pPr>
            <w:r>
              <w:t>qRT0362R</w:t>
            </w:r>
          </w:p>
          <w:p w:rsidR="00E838A0" w:rsidRDefault="00E838A0" w:rsidP="005119AD">
            <w:pPr>
              <w:jc w:val="center"/>
            </w:pPr>
            <w:r>
              <w:t>qRT0892F</w:t>
            </w:r>
          </w:p>
          <w:p w:rsidR="00E838A0" w:rsidRDefault="00E838A0" w:rsidP="005119AD">
            <w:pPr>
              <w:jc w:val="center"/>
            </w:pPr>
            <w:r>
              <w:t>qRT0892R</w:t>
            </w:r>
          </w:p>
          <w:p w:rsidR="00E838A0" w:rsidRPr="00420780" w:rsidRDefault="00E838A0" w:rsidP="005119AD">
            <w:pPr>
              <w:jc w:val="center"/>
            </w:pPr>
            <w:r>
              <w:t>qRT4731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>
              <w:t>TCATCATGAACAGGCGACACTGGA</w:t>
            </w:r>
          </w:p>
          <w:p w:rsidR="00E838A0" w:rsidRDefault="00E838A0" w:rsidP="005119AD">
            <w:r>
              <w:t>CTGCGCGATTTCCTGATGCGAATA</w:t>
            </w:r>
          </w:p>
          <w:p w:rsidR="00E838A0" w:rsidRDefault="00E838A0" w:rsidP="005119AD">
            <w:r>
              <w:t>GTTGTTTCGCATCGCACGCAATCT</w:t>
            </w:r>
          </w:p>
          <w:p w:rsidR="00E838A0" w:rsidRDefault="00E838A0" w:rsidP="005119AD">
            <w:r>
              <w:t>TGGATGGCGATGTTGAGTTGTTGC</w:t>
            </w:r>
          </w:p>
          <w:p w:rsidR="00E838A0" w:rsidRPr="00420780" w:rsidRDefault="00E838A0" w:rsidP="005119AD">
            <w:r>
              <w:t>ATGAATTGCTTGCGCCCAGAGAAC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95215C"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Pr="0095215C" w:rsidRDefault="00E838A0" w:rsidP="005119AD">
            <w:r>
              <w:t>This study</w:t>
            </w:r>
          </w:p>
        </w:tc>
      </w:tr>
      <w:tr w:rsidR="00E838A0" w:rsidRPr="00420780" w:rsidTr="00E838A0">
        <w:tblPrEx>
          <w:tblLook w:val="04A0" w:firstRow="1" w:lastRow="0" w:firstColumn="1" w:lastColumn="0" w:noHBand="0" w:noVBand="1"/>
        </w:tblPrEx>
        <w:trPr>
          <w:trHeight w:val="248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pPr>
              <w:jc w:val="center"/>
            </w:pPr>
            <w:r>
              <w:t>qRT4731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420780" w:rsidRDefault="00E838A0" w:rsidP="005119AD">
            <w:r>
              <w:t>TGGCCTTGAGGTCTTCCACAATC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95215C" w:rsidRDefault="00E838A0" w:rsidP="005119AD">
            <w:r w:rsidRPr="0095215C">
              <w:t>This study</w:t>
            </w:r>
          </w:p>
        </w:tc>
      </w:tr>
      <w:tr w:rsidR="00E838A0" w:rsidRPr="00420780" w:rsidTr="00E838A0">
        <w:tblPrEx>
          <w:tblLook w:val="04A0" w:firstRow="1" w:lastRow="0" w:firstColumn="1" w:lastColumn="0" w:noHBand="0" w:noVBand="1"/>
        </w:tblPrEx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 w:rsidRPr="00F776BD">
              <w:rPr>
                <w:lang w:val="pt-BR"/>
              </w:rPr>
              <w:t>qRT0889F</w:t>
            </w:r>
          </w:p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 w:rsidRPr="00F776BD">
              <w:rPr>
                <w:lang w:val="pt-BR"/>
              </w:rPr>
              <w:t>qRT0889R</w:t>
            </w:r>
          </w:p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 w:rsidRPr="00F776BD">
              <w:rPr>
                <w:lang w:val="pt-BR"/>
              </w:rPr>
              <w:t>qRT0890F</w:t>
            </w:r>
          </w:p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 w:rsidRPr="00F776BD">
              <w:rPr>
                <w:lang w:val="pt-BR"/>
              </w:rPr>
              <w:t>qRT0890R</w:t>
            </w:r>
          </w:p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 w:rsidRPr="00F776BD">
              <w:rPr>
                <w:lang w:val="pt-BR"/>
              </w:rPr>
              <w:t>qRT0894F</w:t>
            </w:r>
          </w:p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 w:rsidRPr="00F776BD">
              <w:rPr>
                <w:lang w:val="pt-BR"/>
              </w:rPr>
              <w:t>qRT0894R</w:t>
            </w:r>
          </w:p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>
              <w:rPr>
                <w:lang w:val="pt-BR"/>
              </w:rPr>
              <w:t>qRT0895F</w:t>
            </w:r>
          </w:p>
          <w:p w:rsidR="00E838A0" w:rsidRPr="00F776BD" w:rsidRDefault="00E838A0" w:rsidP="005119AD">
            <w:pPr>
              <w:jc w:val="center"/>
              <w:rPr>
                <w:lang w:val="pt-BR"/>
              </w:rPr>
            </w:pPr>
            <w:r>
              <w:rPr>
                <w:lang w:val="pt-BR"/>
              </w:rPr>
              <w:t>qRT0895R</w:t>
            </w:r>
          </w:p>
          <w:p w:rsidR="00E838A0" w:rsidRDefault="00E838A0" w:rsidP="005119AD">
            <w:pPr>
              <w:jc w:val="center"/>
            </w:pPr>
            <w:r>
              <w:t>qRT4729F</w:t>
            </w:r>
          </w:p>
          <w:p w:rsidR="00E838A0" w:rsidRDefault="00E838A0" w:rsidP="005119AD">
            <w:pPr>
              <w:jc w:val="center"/>
            </w:pPr>
            <w:r>
              <w:t>qRT4729R</w:t>
            </w:r>
          </w:p>
          <w:p w:rsidR="00E838A0" w:rsidRPr="00420780" w:rsidRDefault="00E838A0" w:rsidP="005119AD">
            <w:pPr>
              <w:jc w:val="center"/>
            </w:pPr>
            <w:r>
              <w:t>qRT4730F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>
              <w:t>CGCTCAAACCCGCTAAAGCAAAGT</w:t>
            </w:r>
          </w:p>
          <w:p w:rsidR="00E838A0" w:rsidRDefault="00E838A0" w:rsidP="005119AD">
            <w:r>
              <w:t>CATTCGGCCAATTCTGTGGGTTCA</w:t>
            </w:r>
          </w:p>
          <w:p w:rsidR="00E838A0" w:rsidRDefault="00E838A0" w:rsidP="005119AD">
            <w:r>
              <w:t>TTGATTCTGACGCCTGCGGCTTAT</w:t>
            </w:r>
          </w:p>
          <w:p w:rsidR="00E838A0" w:rsidRDefault="00E838A0" w:rsidP="005119AD">
            <w:r>
              <w:t>ATCTGGTTGCAAAGAACGACACCC</w:t>
            </w:r>
          </w:p>
          <w:p w:rsidR="00E838A0" w:rsidRDefault="00E838A0" w:rsidP="005119AD">
            <w:r>
              <w:t>TAAAGAACAAGCCAGCTTCGGTGC</w:t>
            </w:r>
          </w:p>
          <w:p w:rsidR="00E838A0" w:rsidRDefault="00E838A0" w:rsidP="005119AD">
            <w:r>
              <w:t>AACAACGGCAAGATTCCTTTCGGG</w:t>
            </w:r>
          </w:p>
          <w:p w:rsidR="00E838A0" w:rsidRDefault="00E838A0" w:rsidP="005119AD">
            <w:r>
              <w:t>TCGATGTTATAGCCGTGGGCAGAA</w:t>
            </w:r>
          </w:p>
          <w:p w:rsidR="00E838A0" w:rsidRDefault="00E838A0" w:rsidP="005119AD">
            <w:r>
              <w:t>GCGCTCTGCCATGAAATCATCACT</w:t>
            </w:r>
          </w:p>
          <w:p w:rsidR="00E838A0" w:rsidRDefault="00E838A0" w:rsidP="005119AD">
            <w:r>
              <w:t>TTTGCACCCTGTTCCTGTTGATGC</w:t>
            </w:r>
          </w:p>
          <w:p w:rsidR="00E838A0" w:rsidRDefault="00E838A0" w:rsidP="005119AD">
            <w:r>
              <w:t>TCGGCAGGCATCTCTTTGTAATGC</w:t>
            </w:r>
          </w:p>
          <w:p w:rsidR="00E838A0" w:rsidRPr="00420780" w:rsidRDefault="00E838A0" w:rsidP="005119AD">
            <w:r>
              <w:t>TCTGCAGGACGGTGAAATACTGGT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95215C"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Pr="0095215C" w:rsidRDefault="00E838A0" w:rsidP="005119AD">
            <w:r>
              <w:t>This study</w:t>
            </w:r>
          </w:p>
        </w:tc>
      </w:tr>
      <w:tr w:rsidR="00E838A0" w:rsidRPr="00420780" w:rsidTr="00E838A0">
        <w:tblPrEx>
          <w:tblLook w:val="04A0" w:firstRow="1" w:lastRow="0" w:firstColumn="1" w:lastColumn="0" w:noHBand="0" w:noVBand="1"/>
        </w:tblPrEx>
        <w:trPr>
          <w:trHeight w:val="257"/>
        </w:trPr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pPr>
              <w:jc w:val="center"/>
            </w:pPr>
            <w:r>
              <w:t>qRT4730R</w:t>
            </w:r>
          </w:p>
          <w:p w:rsidR="00E838A0" w:rsidRDefault="00E838A0" w:rsidP="005119AD">
            <w:pPr>
              <w:jc w:val="center"/>
            </w:pPr>
            <w:r>
              <w:t>qRT4732F</w:t>
            </w:r>
          </w:p>
          <w:p w:rsidR="00E838A0" w:rsidRDefault="00E838A0" w:rsidP="005119AD">
            <w:pPr>
              <w:jc w:val="center"/>
            </w:pPr>
            <w:r>
              <w:t>qRT4732R</w:t>
            </w:r>
          </w:p>
          <w:p w:rsidR="00E838A0" w:rsidRDefault="00E838A0" w:rsidP="005119AD">
            <w:pPr>
              <w:jc w:val="center"/>
            </w:pPr>
            <w:r>
              <w:t>qRT4733F</w:t>
            </w:r>
          </w:p>
          <w:p w:rsidR="00E838A0" w:rsidRDefault="00E838A0" w:rsidP="005119AD">
            <w:pPr>
              <w:jc w:val="center"/>
            </w:pPr>
            <w:r>
              <w:t>qRT4733R</w:t>
            </w:r>
          </w:p>
          <w:p w:rsidR="00E838A0" w:rsidRDefault="00E838A0" w:rsidP="005119AD">
            <w:pPr>
              <w:jc w:val="center"/>
            </w:pPr>
            <w:r>
              <w:lastRenderedPageBreak/>
              <w:t>qRT4734F</w:t>
            </w:r>
          </w:p>
          <w:p w:rsidR="00E838A0" w:rsidRDefault="00E838A0" w:rsidP="005119AD">
            <w:pPr>
              <w:jc w:val="center"/>
            </w:pPr>
            <w:r>
              <w:t>qRT4734R</w:t>
            </w:r>
          </w:p>
          <w:p w:rsidR="00E838A0" w:rsidRDefault="00E838A0" w:rsidP="005119AD">
            <w:proofErr w:type="spellStart"/>
            <w:r>
              <w:t>qRTrecAF</w:t>
            </w:r>
            <w:proofErr w:type="spellEnd"/>
          </w:p>
          <w:p w:rsidR="00E838A0" w:rsidRDefault="00E838A0" w:rsidP="005119AD">
            <w:proofErr w:type="spellStart"/>
            <w:r>
              <w:t>qRTrecAR</w:t>
            </w:r>
            <w:proofErr w:type="spellEnd"/>
          </w:p>
          <w:p w:rsidR="00E838A0" w:rsidRDefault="00E838A0" w:rsidP="005119AD">
            <w:r>
              <w:t>qRT16SF</w:t>
            </w:r>
          </w:p>
          <w:p w:rsidR="00E838A0" w:rsidRPr="00420780" w:rsidRDefault="00E838A0" w:rsidP="005119AD">
            <w:r>
              <w:t>qRT16SR</w:t>
            </w:r>
          </w:p>
        </w:tc>
        <w:tc>
          <w:tcPr>
            <w:tcW w:w="6683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>
              <w:lastRenderedPageBreak/>
              <w:t>CAGAACCTGTTCACCGGAAGCATT</w:t>
            </w:r>
          </w:p>
          <w:p w:rsidR="00E838A0" w:rsidRDefault="00E838A0" w:rsidP="005119AD">
            <w:r>
              <w:t>AAGCTGGATATCCCGGTGGTTCAT</w:t>
            </w:r>
          </w:p>
          <w:p w:rsidR="00E838A0" w:rsidRDefault="00E838A0" w:rsidP="005119AD">
            <w:r>
              <w:t>ACTTCAGCGAAGGATACAGCGACA</w:t>
            </w:r>
          </w:p>
          <w:p w:rsidR="00E838A0" w:rsidRDefault="00E838A0" w:rsidP="005119AD">
            <w:r>
              <w:t>TGAAAGCCGAGTTCGAAGCGAAGA</w:t>
            </w:r>
          </w:p>
          <w:p w:rsidR="00E838A0" w:rsidRDefault="00E838A0" w:rsidP="005119AD">
            <w:r>
              <w:t>TTTCCATGTGCTCGAAGCTGACCA</w:t>
            </w:r>
          </w:p>
          <w:p w:rsidR="00E838A0" w:rsidRDefault="00E838A0" w:rsidP="005119AD">
            <w:r>
              <w:lastRenderedPageBreak/>
              <w:t>CCTGCAAGTGATCATCGAAGGCAA</w:t>
            </w:r>
          </w:p>
          <w:p w:rsidR="00E838A0" w:rsidRDefault="00E838A0" w:rsidP="005119AD">
            <w:r>
              <w:t>ACAAACGGTGGTCGTTGATACGCT</w:t>
            </w:r>
          </w:p>
          <w:p w:rsidR="00E838A0" w:rsidRDefault="00E838A0" w:rsidP="005119AD">
            <w:r>
              <w:t>CTTCGGTACGCCTGGACA</w:t>
            </w:r>
          </w:p>
          <w:p w:rsidR="00E838A0" w:rsidRDefault="00E838A0" w:rsidP="005119AD">
            <w:r>
              <w:t>ACACCGCCCGTCACACCA</w:t>
            </w:r>
          </w:p>
          <w:p w:rsidR="00E838A0" w:rsidRDefault="00E838A0" w:rsidP="005119AD">
            <w:r>
              <w:t>ATCATCATGGCTGGCTGGAAAGC</w:t>
            </w:r>
          </w:p>
          <w:p w:rsidR="00E838A0" w:rsidRPr="00420780" w:rsidRDefault="00E838A0" w:rsidP="005119AD">
            <w:r>
              <w:t>TCAAGGCTGCGACGAGTGTAGAAA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E838A0" w:rsidRDefault="00E838A0" w:rsidP="005119AD">
            <w:r w:rsidRPr="0095215C">
              <w:lastRenderedPageBreak/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lastRenderedPageBreak/>
              <w:t>This study</w:t>
            </w:r>
          </w:p>
          <w:p w:rsidR="00E838A0" w:rsidRDefault="00E838A0" w:rsidP="005119AD">
            <w:r>
              <w:t>This study</w:t>
            </w:r>
          </w:p>
          <w:p w:rsidR="00E838A0" w:rsidRDefault="00E838A0" w:rsidP="005119AD"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7" w:tooltip="Greenwald, 2012 #188" w:history="1">
              <w:r>
                <w:rPr>
                  <w:noProof/>
                </w:rPr>
                <w:t>17</w:t>
              </w:r>
            </w:hyperlink>
            <w:r>
              <w:rPr>
                <w:noProof/>
              </w:rPr>
              <w:t>,</w:t>
            </w:r>
            <w:hyperlink w:anchor="_ENREF_38" w:tooltip="Records, 2010 #45" w:history="1">
              <w:r>
                <w:rPr>
                  <w:noProof/>
                </w:rPr>
                <w:t>3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  <w:p w:rsidR="00E838A0" w:rsidRDefault="00E838A0" w:rsidP="005119AD"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7" w:tooltip="Greenwald, 2012 #188" w:history="1">
              <w:r>
                <w:rPr>
                  <w:noProof/>
                </w:rPr>
                <w:t>17</w:t>
              </w:r>
            </w:hyperlink>
            <w:r>
              <w:rPr>
                <w:noProof/>
              </w:rPr>
              <w:t>,</w:t>
            </w:r>
            <w:hyperlink w:anchor="_ENREF_38" w:tooltip="Records, 2010 #45" w:history="1">
              <w:r>
                <w:rPr>
                  <w:noProof/>
                </w:rPr>
                <w:t>3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  <w:p w:rsidR="00E838A0" w:rsidRDefault="00E838A0" w:rsidP="005119AD"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7" w:tooltip="Greenwald, 2012 #188" w:history="1">
              <w:r>
                <w:rPr>
                  <w:noProof/>
                </w:rPr>
                <w:t>17</w:t>
              </w:r>
            </w:hyperlink>
            <w:r>
              <w:rPr>
                <w:noProof/>
              </w:rPr>
              <w:t>,</w:t>
            </w:r>
            <w:hyperlink w:anchor="_ENREF_38" w:tooltip="Records, 2010 #45" w:history="1">
              <w:r>
                <w:rPr>
                  <w:noProof/>
                </w:rPr>
                <w:t>3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  <w:p w:rsidR="00E838A0" w:rsidRPr="0095215C" w:rsidRDefault="00E838A0" w:rsidP="005119AD"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ZWNvcmRzPC9BdXRob3I+PFllYXI+MjAxMDwvWWVhcj48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</w:t>
            </w:r>
            <w:hyperlink w:anchor="_ENREF_17" w:tooltip="Greenwald, 2012 #188" w:history="1">
              <w:r>
                <w:rPr>
                  <w:noProof/>
                </w:rPr>
                <w:t>17</w:t>
              </w:r>
            </w:hyperlink>
            <w:r>
              <w:rPr>
                <w:noProof/>
              </w:rPr>
              <w:t>,</w:t>
            </w:r>
            <w:hyperlink w:anchor="_ENREF_38" w:tooltip="Records, 2010 #45" w:history="1">
              <w:r>
                <w:rPr>
                  <w:noProof/>
                </w:rPr>
                <w:t>38</w:t>
              </w:r>
            </w:hyperlink>
            <w:r>
              <w:rPr>
                <w:noProof/>
              </w:rPr>
              <w:t>]</w:t>
            </w:r>
            <w:r>
              <w:fldChar w:fldCharType="end"/>
            </w:r>
          </w:p>
        </w:tc>
      </w:tr>
    </w:tbl>
    <w:p w:rsidR="00E838A0" w:rsidRDefault="00E838A0" w:rsidP="00E838A0">
      <w:r>
        <w:rPr>
          <w:iCs/>
        </w:rPr>
        <w:lastRenderedPageBreak/>
        <w:t>______________________________________________________________________________</w:t>
      </w:r>
      <w:r>
        <w:rPr>
          <w:iCs/>
        </w:rPr>
        <w:br w:type="page"/>
      </w:r>
    </w:p>
    <w:sectPr w:rsidR="00E838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838A0"/>
    <w:rsid w:val="006C1EC6"/>
    <w:rsid w:val="00C02405"/>
    <w:rsid w:val="00C055E5"/>
    <w:rsid w:val="00C311A6"/>
    <w:rsid w:val="00E838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055E5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C02405"/>
    <w:pPr>
      <w:keepNext/>
      <w:tabs>
        <w:tab w:val="center" w:pos="4680"/>
      </w:tabs>
      <w:jc w:val="center"/>
      <w:outlineLvl w:val="0"/>
    </w:pPr>
    <w:rPr>
      <w:b/>
      <w:snapToGrid w:val="0"/>
      <w:sz w:val="28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02405"/>
    <w:rPr>
      <w:b/>
      <w:snapToGrid w:val="0"/>
      <w:sz w:val="28"/>
    </w:rPr>
  </w:style>
  <w:style w:type="table" w:styleId="TableGrid">
    <w:name w:val="Table Grid"/>
    <w:basedOn w:val="TableNormal"/>
    <w:uiPriority w:val="59"/>
    <w:rsid w:val="00E838A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055E5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C02405"/>
    <w:pPr>
      <w:keepNext/>
      <w:tabs>
        <w:tab w:val="center" w:pos="4680"/>
      </w:tabs>
      <w:jc w:val="center"/>
      <w:outlineLvl w:val="0"/>
    </w:pPr>
    <w:rPr>
      <w:b/>
      <w:snapToGrid w:val="0"/>
      <w:sz w:val="28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02405"/>
    <w:rPr>
      <w:b/>
      <w:snapToGrid w:val="0"/>
      <w:sz w:val="28"/>
    </w:rPr>
  </w:style>
  <w:style w:type="table" w:styleId="TableGrid">
    <w:name w:val="Table Grid"/>
    <w:basedOn w:val="TableNormal"/>
    <w:uiPriority w:val="59"/>
    <w:rsid w:val="00E838A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46</Words>
  <Characters>2545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9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. Gross</dc:creator>
  <cp:lastModifiedBy>Dr. Gross</cp:lastModifiedBy>
  <cp:revision>3</cp:revision>
  <dcterms:created xsi:type="dcterms:W3CDTF">2013-01-29T21:40:00Z</dcterms:created>
  <dcterms:modified xsi:type="dcterms:W3CDTF">2013-01-29T21:42:00Z</dcterms:modified>
</cp:coreProperties>
</file>